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5000" w:type="pct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29"/>
        <w:gridCol w:w="555"/>
        <w:gridCol w:w="555"/>
        <w:gridCol w:w="556"/>
        <w:gridCol w:w="556"/>
        <w:gridCol w:w="556"/>
        <w:gridCol w:w="556"/>
        <w:gridCol w:w="556"/>
        <w:gridCol w:w="715"/>
        <w:gridCol w:w="1064"/>
      </w:tblGrid>
      <w:tr w:rsidR="00F47697" w:rsidRPr="0026178E" w14:paraId="057094C9" w14:textId="77777777" w:rsidTr="00EC68C5">
        <w:trPr>
          <w:trHeight w:val="312"/>
          <w:jc w:val="center"/>
        </w:trPr>
        <w:tc>
          <w:tcPr>
            <w:tcW w:w="5000" w:type="pct"/>
            <w:gridSpan w:val="10"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0636F563" w14:textId="6B46D7A5" w:rsidR="00F47697" w:rsidRPr="004706B9" w:rsidRDefault="00071835" w:rsidP="000B4C1B">
            <w:pPr>
              <w:snapToGrid w:val="0"/>
              <w:rPr>
                <w:rFonts w:ascii="Times New Roman" w:hAnsi="Times New Roman" w:cs="Times New Roman"/>
                <w:b/>
                <w:lang w:val="en-GB"/>
              </w:rPr>
            </w:pPr>
            <w:r w:rsidRPr="004706B9">
              <w:rPr>
                <w:rFonts w:ascii="Times New Roman" w:hAnsi="Times New Roman" w:cs="Times New Roman"/>
                <w:b/>
                <w:lang w:val="en-GB"/>
              </w:rPr>
              <w:t xml:space="preserve">Appendix </w:t>
            </w:r>
            <w:r w:rsidR="0026178E">
              <w:rPr>
                <w:rFonts w:ascii="Times New Roman" w:hAnsi="Times New Roman" w:cs="Times New Roman"/>
                <w:b/>
                <w:lang w:val="en-GB"/>
              </w:rPr>
              <w:t>7</w:t>
            </w:r>
            <w:bookmarkStart w:id="0" w:name="_GoBack"/>
            <w:bookmarkEnd w:id="0"/>
            <w:r w:rsidR="00F47697" w:rsidRPr="004706B9">
              <w:rPr>
                <w:rFonts w:ascii="Times New Roman" w:hAnsi="Times New Roman" w:cs="Times New Roman"/>
                <w:b/>
                <w:lang w:val="en-GB"/>
              </w:rPr>
              <w:t xml:space="preserve">. </w:t>
            </w:r>
            <w:r w:rsidR="00F47697" w:rsidRPr="004706B9">
              <w:rPr>
                <w:rFonts w:ascii="Times New Roman" w:hAnsi="Times New Roman" w:cs="Times New Roman"/>
                <w:lang w:val="en-GB"/>
              </w:rPr>
              <w:t>Risk of bias assessment of the studies (Newcastle</w:t>
            </w:r>
            <w:r w:rsidR="00B83573" w:rsidRPr="004706B9">
              <w:rPr>
                <w:rFonts w:ascii="Times New Roman" w:hAnsi="Times New Roman" w:cs="Times New Roman"/>
                <w:lang w:val="en-GB"/>
              </w:rPr>
              <w:t>-Ottawa</w:t>
            </w:r>
            <w:r w:rsidR="00F47697" w:rsidRPr="004706B9">
              <w:rPr>
                <w:rFonts w:ascii="Times New Roman" w:hAnsi="Times New Roman" w:cs="Times New Roman"/>
                <w:lang w:val="en-GB"/>
              </w:rPr>
              <w:t xml:space="preserve"> scale).</w:t>
            </w:r>
          </w:p>
        </w:tc>
      </w:tr>
      <w:tr w:rsidR="00A04691" w:rsidRPr="004706B9" w14:paraId="0A3CE4E0" w14:textId="27E4BA11" w:rsidTr="00EC68C5">
        <w:trPr>
          <w:trHeight w:val="312"/>
          <w:jc w:val="center"/>
        </w:trPr>
        <w:tc>
          <w:tcPr>
            <w:tcW w:w="1833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B0890E0" w14:textId="77777777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  <w:t>Study</w:t>
            </w:r>
          </w:p>
        </w:tc>
        <w:tc>
          <w:tcPr>
            <w:tcW w:w="2523" w:type="pct"/>
            <w:gridSpan w:val="8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AC183" w14:textId="77777777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  <w:t>Criteria for assessing risk of bias</w:t>
            </w:r>
          </w:p>
        </w:tc>
        <w:tc>
          <w:tcPr>
            <w:tcW w:w="645" w:type="pct"/>
            <w:vMerge w:val="restart"/>
            <w:tcBorders>
              <w:top w:val="single" w:sz="4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0CC2E2D0" w14:textId="0AA70A73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  <w:t>Total</w:t>
            </w:r>
          </w:p>
        </w:tc>
      </w:tr>
      <w:tr w:rsidR="00A04691" w:rsidRPr="004706B9" w14:paraId="0A3E082B" w14:textId="77777777" w:rsidTr="00EC68C5">
        <w:trPr>
          <w:trHeight w:val="312"/>
          <w:jc w:val="center"/>
        </w:trPr>
        <w:tc>
          <w:tcPr>
            <w:tcW w:w="1833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252CB5" w14:textId="77777777" w:rsidR="00A04691" w:rsidRPr="004706B9" w:rsidRDefault="00A04691" w:rsidP="000B4C1B">
            <w:pPr>
              <w:snapToGrid w:val="0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30F298" w14:textId="77777777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1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D79F10" w14:textId="77777777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2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FE0DBE" w14:textId="77777777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3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8824D0" w14:textId="0D7B4358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F91EF1" w14:textId="17EA55B0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5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5E25A8" w14:textId="239F798C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D7619F" w14:textId="4C289F70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  <w:tc>
          <w:tcPr>
            <w:tcW w:w="406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8BE19" w14:textId="2C5ED62B" w:rsidR="00A04691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  <w:tc>
          <w:tcPr>
            <w:tcW w:w="645" w:type="pct"/>
            <w:vMerge/>
            <w:tcBorders>
              <w:bottom w:val="single" w:sz="4" w:space="0" w:color="000000"/>
              <w:right w:val="nil"/>
            </w:tcBorders>
            <w:vAlign w:val="center"/>
            <w:hideMark/>
          </w:tcPr>
          <w:p w14:paraId="3B4CBEBC" w14:textId="77777777" w:rsidR="00A04691" w:rsidRPr="004706B9" w:rsidRDefault="00A04691" w:rsidP="000B4C1B">
            <w:pPr>
              <w:snapToGrid w:val="0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s-ES"/>
              </w:rPr>
            </w:pPr>
          </w:p>
        </w:tc>
      </w:tr>
      <w:tr w:rsidR="00FC5A48" w:rsidRPr="004706B9" w14:paraId="27733823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C133F" w14:textId="688C61B8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bookmarkStart w:id="1" w:name="_Hlk525746874"/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Almutawa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38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AFF2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B358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1B5B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79F4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6E00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CB38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F6E0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DAAD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958098" w14:textId="4EE566F9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tr w:rsidR="00FC5A48" w:rsidRPr="004706B9" w14:paraId="7E7AE657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D664B" w14:textId="0AA2C15D" w:rsidR="00FC5A48" w:rsidRPr="004706B9" w:rsidRDefault="00FC5A48" w:rsidP="000B4C1B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Andersen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 xml:space="preserve">39 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9FAF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E175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2729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2822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7FAD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E3AC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26FC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75D6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215306" w14:textId="51AC4841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08A05483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39DA7" w14:textId="0E4F8316" w:rsidR="00FC5A48" w:rsidRPr="004706B9" w:rsidRDefault="00FC5A48" w:rsidP="000B4C1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instrText xml:space="preserve"> ADDIN EN.CITE &lt;EndNote&gt;&lt;Cite Hidden="1"&gt;&lt;Author&gt;Arnason&lt;/Author&gt;&lt;Year&gt;1996&lt;/Year&gt;&lt;RecNum&gt;319&lt;/RecNum&gt;&lt;record&gt;&lt;rec-number&gt;319&lt;/rec-number&gt;&lt;foreign-keys&gt;&lt;key app="EN" db-id="r0ezzzw05ez2fkerafqpza9wztrfs525fr2w"&gt;319&lt;/key&gt;&lt;/foreign-keys&gt;&lt;ref-type name="Journal Article"&gt;17&lt;/ref-type&gt;&lt;contributors&gt;&lt;authors&gt;&lt;author&gt;Arnason, Arni&lt;/author&gt;&lt;author&gt;Gudmundsson, A&lt;/author&gt;&lt;author&gt;Dahl, HA&lt;/author&gt;&lt;author&gt;Johannsson, E&lt;/author&gt;&lt;/authors&gt;&lt;/contributors&gt;&lt;titles&gt;&lt;title&gt;Soccer injuries in Iceland&lt;/title&gt;&lt;secondary-title&gt;Scandinavian journal of medicine &amp;amp; science in sports&lt;/secondary-title&gt;&lt;/titles&gt;&lt;periodical&gt;&lt;full-title&gt;Scandinavian journal of medicine &amp;amp; science in sports&lt;/full-title&gt;&lt;/periodical&gt;&lt;pages&gt;40-45&lt;/pages&gt;&lt;volume&gt;6&lt;/volume&gt;&lt;number&gt;1&lt;/number&gt;&lt;dates&gt;&lt;year&gt;1996&lt;/year&gt;&lt;/dates&gt;&lt;isbn&gt;1600-0838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t>Arnason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4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3E7D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2B4B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CC45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6BDB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8DA7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F00A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8DFD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FCE1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D65C51" w14:textId="595CD1BC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55E0EA36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6EB34" w14:textId="2954E3C2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instrText xml:space="preserve"> ADDIN EN.CITE &lt;EndNote&gt;&lt;Cite Hidden="1"&gt;&lt;Author&gt;Arnason&lt;/Author&gt;&lt;Year&gt;2004&lt;/Year&gt;&lt;RecNum&gt;3&lt;/RecNum&gt;&lt;record&gt;&lt;rec-number&gt;3&lt;/rec-number&gt;&lt;foreign-keys&gt;&lt;key app="EN" db-id="r0ezzzw05ez2fkerafqpza9wztrfs525fr2w"&gt;3&lt;/key&gt;&lt;/foreign-keys&gt;&lt;ref-type name="Journal Article"&gt;17&lt;/ref-type&gt;&lt;contributors&gt;&lt;authors&gt;&lt;author&gt;Arnason, Arni&lt;/author&gt;&lt;author&gt;Sigurdsson, SB&lt;/author&gt;&lt;author&gt;Gudmundsson, Arni&lt;/author&gt;&lt;author&gt;Holme, Ingar&lt;/author&gt;&lt;author&gt;Engebretsen, Lars&lt;/author&gt;&lt;author&gt;Bahr, Roald&lt;/author&gt;&lt;/authors&gt;&lt;/contributors&gt;&lt;auth-address&gt;Oslo Sports Trauma Research Center, University of Sport &amp;amp; Physical Education, Oslo, Norway.&lt;/auth-address&gt;&lt;titles&gt;&lt;title&gt;Risk factors for injuries in football&lt;/title&gt;&lt;secondary-title&gt;Am J Sports Med&lt;/secondary-title&gt;&lt;alt-title&gt;The American journal of sports medicine&lt;/alt-title&gt;&lt;/titles&gt;&lt;alt-periodical&gt;&lt;full-title&gt;The American Journal of Sports Medicine&lt;/full-title&gt;&lt;/alt-periodical&gt;&lt;pages&gt;5S-16S&lt;/pages&gt;&lt;volume&gt;32&lt;/volume&gt;&lt;number&gt;1 Suppl&lt;/number&gt;&lt;keywords&gt;&lt;keyword&gt;Adolescent&lt;/keyword&gt;&lt;keyword&gt;Adult&lt;/keyword&gt;&lt;keyword&gt;Anthropometry&lt;/keyword&gt;&lt;keyword&gt;Athletic Injuries/epidemiology/*etiology&lt;/keyword&gt;&lt;keyword&gt;Exercise Test&lt;/keyword&gt;&lt;keyword&gt;Humans&lt;/keyword&gt;&lt;keyword&gt;Iceland/epidemiology&lt;/keyword&gt;&lt;keyword&gt;Logistic Models&lt;/keyword&gt;&lt;keyword&gt;Male&lt;/keyword&gt;&lt;keyword&gt;Prospective Studies&lt;/keyword&gt;&lt;keyword&gt;Risk Factors&lt;/keyword&gt;&lt;keyword&gt;Soccer/*injuries&lt;/keyword&gt;&lt;/keywords&gt;&lt;dates&gt;&lt;year&gt;2004&lt;/year&gt;&lt;pub-dates&gt;&lt;date&gt;Jan-Feb&lt;/date&gt;&lt;/pub-dates&gt;&lt;/dates&gt;&lt;isbn&gt;0363-5465 (Print)&amp;#xD;0363-5465 (Linking)&lt;/isbn&gt;&lt;accession-num&gt;14754854&lt;/accession-num&gt;&lt;urls&gt;&lt;related-urls&gt;&lt;url&gt;http://www.ncbi.nlm.nih.gov/pubmed/14754854&lt;/url&gt;&lt;/related-urls&gt;&lt;/urls&gt;&lt;electronic-resource-num&gt;10.1177/0363546503258912&lt;/electronic-resource-num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t>Arnason et al.</w:t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  <w:lang w:val="en-GB" w:eastAsia="es-ES"/>
              </w:rPr>
              <w:t>1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9D38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5A1C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B920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4A51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EB04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9DB3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AB50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F994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7A8F87" w14:textId="29A92F18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5C327E38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5EDFD" w14:textId="021779EA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t>Arnason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4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7D61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CAEE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FCF5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5E79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3101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16B0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2B52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D081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AC75DC" w14:textId="0AD52267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49C62967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10995" w14:textId="4CD1D7E9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Bayne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4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9476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650E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A971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429C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3AC1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A833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86A4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1564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22EC0B" w14:textId="6BE80A57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17D63FB1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F323A" w14:textId="2DF3553E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Bjørneboe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4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6C4C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884E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F4DC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6EDE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2954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8A50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FF09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C70D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8044A6" w14:textId="39E66FB6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tr w:rsidR="00FC5A48" w:rsidRPr="004706B9" w14:paraId="05C1B625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6234C" w14:textId="21E0EC31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t>Calligeris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4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4E4B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70C9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852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97A1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DD51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BDDF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0073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13CF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144C58" w14:textId="2D9585A9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6547F24A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56BAD" w14:textId="66CF0FDA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t>Carling et al.</w:t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  <w:lang w:val="en-GB" w:eastAsia="es-ES"/>
              </w:rPr>
              <w:t>4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0BB9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87CE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D3C1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DC55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9D0F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9B59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884A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6AF5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089BA6" w14:textId="5C357FBB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64E14CE2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7008F" w14:textId="58AEFBB5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t>Carling et al.</w:t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  <w:lang w:val="en-GB" w:eastAsia="es-ES"/>
              </w:rPr>
              <w:t>4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D244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55F5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7FC4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F6BB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3E15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8396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FDE4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FB8F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DA6854" w14:textId="0B7212E3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35F9A9C6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F694C" w14:textId="369EF73C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Dupont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4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7515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944F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6711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82EF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FA2E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EFA9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09BD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691D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23EAF6" w14:textId="324B3BCC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4667DCF5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2D291" w14:textId="03201FE3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Dvorak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48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4E30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5B7D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B87F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A6E7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CFD7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E892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FF3F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EDB9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9F2C01" w14:textId="0B41D6D5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5</w:t>
            </w:r>
          </w:p>
        </w:tc>
      </w:tr>
      <w:tr w:rsidR="00FC5A48" w:rsidRPr="004706B9" w14:paraId="0F6FB2F0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47E7E" w14:textId="645DBFFD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Dvorak,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4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5794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B240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3505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252C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F8CF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D8AB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FDCC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4DA7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7F3061" w14:textId="77DB550F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tr w:rsidR="00FC5A48" w:rsidRPr="004706B9" w14:paraId="7AD46693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04F6B" w14:textId="4DFDE1D7" w:rsidR="00FC5A48" w:rsidRPr="004706B9" w:rsidRDefault="00EC68C5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Ei</w:t>
            </w:r>
            <w:r w:rsidR="00FC5A48"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rale et al.</w:t>
            </w:r>
            <w:r w:rsidR="00FC5A48"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5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3987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D940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3C4B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CE2E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AE20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29D7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0B27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BEC0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7EE99A" w14:textId="345B1CAE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2024716C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006FE" w14:textId="7FD1DAE6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Eirale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5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9263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B49E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EA81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54B0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CB2B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55E9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B64E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BEBA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1BF21F" w14:textId="26681F59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7816D3EA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FEDC3" w14:textId="003EC783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Ekstrand &amp; Tropp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5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12E2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45F9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4F4E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7BCE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7CD0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8BF4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F6BE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C281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A697B6" w14:textId="03874E89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5E0F2BD1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CBE0F" w14:textId="0F3FE92C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t>E</w:t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instrText xml:space="preserve"> ADDIN EN.CITE &lt;EndNote&gt;&lt;Cite Hidden="1"&gt;&lt;Author&gt;Ekstrand&lt;/Author&gt;&lt;Year&gt;2004&lt;/Year&gt;&lt;RecNum&gt;334&lt;/RecNum&gt;&lt;record&gt;&lt;rec-number&gt;334&lt;/rec-number&gt;&lt;foreign-keys&gt;&lt;key app="EN" db-id="r0ezzzw05ez2fkerafqpza9wztrfs525fr2w"&gt;334&lt;/key&gt;&lt;/foreign-keys&gt;&lt;ref-type name="Journal Article"&gt;17&lt;/ref-type&gt;&lt;contributors&gt;&lt;authors&gt;&lt;author&gt;Ekstrand, Jan&lt;/author&gt;&lt;author&gt;Waldén, Markus&lt;/author&gt;&lt;author&gt;Hägglund, Martin&lt;/author&gt;&lt;/authors&gt;&lt;/contributors&gt;&lt;titles&gt;&lt;title&gt;Risk for injury when playing in a national football team&lt;/title&gt;&lt;secondary-title&gt;Scandinavian journal of medicine &amp;amp; science in sports&lt;/secondary-title&gt;&lt;/titles&gt;&lt;periodical&gt;&lt;full-title&gt;Scandinavian journal of medicine &amp;amp; science in sports&lt;/full-title&gt;&lt;/periodical&gt;&lt;pages&gt;34-38&lt;/pages&gt;&lt;volume&gt;14&lt;/volume&gt;&lt;number&gt;1&lt;/number&gt;&lt;dates&gt;&lt;year&gt;2004&lt;/year&gt;&lt;/dates&gt;&lt;isbn&gt;1600-0838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t>kstrand et al.</w:t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  <w:lang w:val="en-GB" w:eastAsia="es-ES"/>
              </w:rPr>
              <w:t>1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3F74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2309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FDE5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7611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3B47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BDF8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B89E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705F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817A0" w14:textId="78DC8FE5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tr w:rsidR="00FC5A48" w:rsidRPr="004706B9" w14:paraId="7FCCBA9B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8D94E" w14:textId="594B37E9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t>Ekstrand et al.</w:t>
            </w:r>
            <w:r w:rsidRPr="004706B9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  <w:lang w:val="en-GB" w:eastAsia="es-ES"/>
              </w:rPr>
              <w:t>2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54B9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2D4C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98AB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68A2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DE71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4922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84E7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80D9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16D3EB" w14:textId="408931E3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5B401459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FBD26" w14:textId="22721FEF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Engström&lt;/Author&gt;&lt;Year&gt;1990&lt;/Year&gt;&lt;RecNum&gt;339&lt;/RecNum&gt;&lt;record&gt;&lt;rec-number&gt;339&lt;/rec-number&gt;&lt;foreign-keys&gt;&lt;key app="EN" db-id="r0ezzzw05ez2fkerafqpza9wztrfs525fr2w"&gt;339&lt;/key&gt;&lt;/foreign-keys&gt;&lt;ref-type name="Journal Article"&gt;17&lt;/ref-type&gt;&lt;contributors&gt;&lt;authors&gt;&lt;author&gt;Engström, Björn&lt;/author&gt;&lt;author&gt;Forssblad, Magnus&lt;/author&gt;&lt;author&gt;Johansson, Christer&lt;/author&gt;&lt;author&gt;Tornkvist, Hans&lt;/author&gt;&lt;/authors&gt;&lt;/contributors&gt;&lt;titles&gt;&lt;title&gt;Does a major knee injury definitely sideline an elite soccer player?&lt;/title&gt;&lt;secondary-title&gt;The American journal of sports medicine&lt;/secondary-title&gt;&lt;/titles&gt;&lt;periodical&gt;&lt;full-title&gt;The American Journal of Sports Medicine&lt;/full-title&gt;&lt;/periodical&gt;&lt;pages&gt;101-105&lt;/pages&gt;&lt;volume&gt;18&lt;/volume&gt;&lt;number&gt;1&lt;/number&gt;&lt;dates&gt;&lt;year&gt;1990&lt;/year&gt;&lt;/dates&gt;&lt;isbn&gt;0363-5465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Engström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5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849E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8CAF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F0C3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0E96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6EE8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4004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AB3B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CBE0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25CD42" w14:textId="6A4BA84E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6623A2F4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97D16" w14:textId="5A96BD0D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Fünten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5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09E4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4786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C289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DEB9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472E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CC60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63AB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814B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875062" w14:textId="7384A62E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3C13B2CA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F654D" w14:textId="5F155BC3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Gouttebarge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55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DFBB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E4C9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BF13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892E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892D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2F74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4C29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B1C3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8A7768" w14:textId="42E8177D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1F002791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EB956" w14:textId="5205423B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Hägglund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1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8FCC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6EEC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446B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0B2A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3BDF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E6C5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EF01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D7BD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19E8AF" w14:textId="5CD9FC16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0D084A9E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A9CAC" w14:textId="7C63F9C6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Hägglund&lt;/Author&gt;&lt;Year&gt;2005&lt;/Year&gt;&lt;RecNum&gt;345&lt;/RecNum&gt;&lt;record&gt;&lt;rec-number&gt;345&lt;/rec-number&gt;&lt;foreign-keys&gt;&lt;key app="EN" db-id="r0ezzzw05ez2fkerafqpza9wztrfs525fr2w"&gt;345&lt;/key&gt;&lt;/foreign-keys&gt;&lt;ref-type name="Journal Article"&gt;17&lt;/ref-type&gt;&lt;contributors&gt;&lt;authors&gt;&lt;author&gt;Hägglund, Martin&lt;/author&gt;&lt;author&gt;Waldén, Markus&lt;/author&gt;&lt;author&gt;Ekstrand, Jan&lt;/author&gt;&lt;/authors&gt;&lt;/contributors&gt;&lt;titles&gt;&lt;title&gt;Injury incidence and distribution in elite football—a prospective study of the Danish and the Swedish top divisions&lt;/title&gt;&lt;secondary-title&gt;Scandinavian journal of medicine &amp;amp; science in sports&lt;/secondary-title&gt;&lt;/titles&gt;&lt;periodical&gt;&lt;full-title&gt;Scandinavian journal of medicine &amp;amp; science in sports&lt;/full-title&gt;&lt;/periodical&gt;&lt;pages&gt;21-28&lt;/pages&gt;&lt;volume&gt;15&lt;/volume&gt;&lt;number&gt;1&lt;/number&gt;&lt;dates&gt;&lt;year&gt;2005&lt;/year&gt;&lt;/dates&gt;&lt;isbn&gt;1600-0838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Hägglund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5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958C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F085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06AE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CAAB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DF45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B2E7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1CF3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737D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42BAE3" w14:textId="31A8C47D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60201039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35310" w14:textId="17D28A9B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Hägglund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2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6411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CC72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035D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F1BE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F6B9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04A3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B823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00D5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E72917" w14:textId="3286C9DA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538D0E64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B55BD" w14:textId="636A3A9D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 w:themeColor="text1"/>
                <w:lang w:val="en-GB" w:eastAsia="es-ES"/>
              </w:rPr>
              <w:t>Hägglund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5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5173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9685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56C2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0322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16E5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A98E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8F3A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7C1F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521218" w14:textId="77FA6CE2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76D881CA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DECD7" w14:textId="07204782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Hassabi&lt;/Author&gt;&lt;Year&gt;2010&lt;/Year&gt;&lt;RecNum&gt;350&lt;/RecNum&gt;&lt;record&gt;&lt;rec-number&gt;350&lt;/rec-number&gt;&lt;foreign-keys&gt;&lt;key app="EN" db-id="r0ezzzw05ez2fkerafqpza9wztrfs525fr2w"&gt;350&lt;/key&gt;&lt;/foreign-keys&gt;&lt;ref-type name="Journal Article"&gt;17&lt;/ref-type&gt;&lt;contributors&gt;&lt;authors&gt;&lt;author&gt;Hassabi, Mohammad&lt;/author&gt;&lt;author&gt;Mortazavi, Seyed Mohammad-Javad&lt;/author&gt;&lt;author&gt;Giti, Mohammad-Reza&lt;/author&gt;&lt;author&gt;Hassabi, Majid&lt;/author&gt;&lt;author&gt;Mansournia, Mohammad-Ali&lt;/author&gt;&lt;author&gt;Shapouran, Sara&lt;/author&gt;&lt;/authors&gt;&lt;/contributors&gt;&lt;titles&gt;&lt;title&gt;Injury profile of a professional soccer team in the premier league of iran&lt;/title&gt;&lt;secondary-title&gt;Asian journal of sports medicine&lt;/secondary-title&gt;&lt;/titles&gt;&lt;periodical&gt;&lt;full-title&gt;Asian journal of sports medicine&lt;/full-title&gt;&lt;/periodical&gt;&lt;pages&gt;201&lt;/pages&gt;&lt;volume&gt;1&lt;/volume&gt;&lt;number&gt;4&lt;/number&gt;&lt;dates&gt;&lt;year&gt;2010&lt;/year&gt;&lt;/dates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Hassabi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58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3DE2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D72A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4424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186F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3C9D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D676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431B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4BAF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148FAB" w14:textId="5D301F3F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0E155868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80729" w14:textId="50B33C61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Hawkins&lt;/Author&gt;&lt;Year&gt;1996&lt;/Year&gt;&lt;RecNum&gt;351&lt;/RecNum&gt;&lt;record&gt;&lt;rec-number&gt;351&lt;/rec-number&gt;&lt;foreign-keys&gt;&lt;key app="EN" db-id="r0ezzzw05ez2fkerafqpza9wztrfs525fr2w"&gt;351&lt;/key&gt;&lt;/foreign-keys&gt;&lt;ref-type name="Journal Article"&gt;17&lt;/ref-type&gt;&lt;contributors&gt;&lt;authors&gt;&lt;author&gt;Hawkins, Richard D&lt;/author&gt;&lt;author&gt;Fuller, Colin W&lt;/author&gt;&lt;/authors&gt;&lt;/contributors&gt;&lt;titles&gt;&lt;title&gt;Risk assessment in professional football: an examination of accidents and incidents in the 1994 World Cup finals&lt;/title&gt;&lt;secondary-title&gt;British journal of sports medicine&lt;/secondary-title&gt;&lt;/titles&gt;&lt;periodical&gt;&lt;full-title&gt;British journal of sports medicine&lt;/full-title&gt;&lt;/periodical&gt;&lt;pages&gt;165-170&lt;/pages&gt;&lt;volume&gt;30&lt;/volume&gt;&lt;number&gt;2&lt;/number&gt;&lt;dates&gt;&lt;year&gt;1996&lt;/year&gt;&lt;/dates&gt;&lt;isbn&gt;0306-3674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Hawkins &amp; Fuller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5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7959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1EE9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BB81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7A1B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2AAC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DCB9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9251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lang w:val="en-GB" w:eastAsia="es-ES"/>
              </w:rPr>
            </w:pP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1DCF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3FC92B" w14:textId="5637AE69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5</w:t>
            </w:r>
          </w:p>
        </w:tc>
      </w:tr>
      <w:tr w:rsidR="00FC5A48" w:rsidRPr="004706B9" w14:paraId="2B973B3B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D42D4" w14:textId="14DBD626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Hawkins&lt;/Author&gt;&lt;Year&gt;1999&lt;/Year&gt;&lt;RecNum&gt;21&lt;/RecNum&gt;&lt;record&gt;&lt;rec-number&gt;21&lt;/rec-number&gt;&lt;foreign-keys&gt;&lt;key app="EN" db-id="r0ezzzw05ez2fkerafqpza9wztrfs525fr2w"&gt;21&lt;/key&gt;&lt;/foreign-keys&gt;&lt;ref-type name="Journal Article"&gt;17&lt;/ref-type&gt;&lt;contributors&gt;&lt;authors&gt;&lt;author&gt;Hawkins, Richard D&lt;/author&gt;&lt;author&gt;Fuller, Colin W&lt;/author&gt;&lt;/authors&gt;&lt;/contributors&gt;&lt;titles&gt;&lt;title&gt;A prospective epidemiological study of injuries in four English professional football clubs&lt;/title&gt;&lt;secondary-title&gt;British journal of sports medicine&lt;/secondary-title&gt;&lt;/titles&gt;&lt;periodical&gt;&lt;full-title&gt;British journal of sports medicine&lt;/full-title&gt;&lt;/periodical&gt;&lt;pages&gt;196-203&lt;/pages&gt;&lt;volume&gt;33&lt;/volume&gt;&lt;number&gt;3&lt;/number&gt;&lt;dates&gt;&lt;year&gt;1999&lt;/year&gt;&lt;/dates&gt;&lt;isbn&gt;1473-0480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Hawkins &amp; Fuller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1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9AFE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F336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3A62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0340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834D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2300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A6AC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FC23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7E4E85" w14:textId="1860F6C6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22EA497C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80419" w14:textId="08044735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Junge &amp; Dvořák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6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21FB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80AF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8C0B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6F8F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AD50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69C7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D541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03F6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5FC3E1" w14:textId="312AC6F7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tr w:rsidR="00FC5A48" w:rsidRPr="004706B9" w14:paraId="234FEDD9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1DD1C" w14:textId="4A32AB20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Junge&lt;/Author&gt;&lt;Year&gt;2015&lt;/Year&gt;&lt;RecNum&gt;354&lt;/RecNum&gt;&lt;record&gt;&lt;rec-number&gt;354&lt;/rec-number&gt;&lt;foreign-keys&gt;&lt;key app="EN" db-id="r0ezzzw05ez2fkerafqpza9wztrfs525fr2w"&gt;354&lt;/key&gt;&lt;/foreign-keys&gt;&lt;ref-type name="Journal Article"&gt;17&lt;/ref-type&gt;&lt;contributors&gt;&lt;authors&gt;&lt;author&gt;Junge, Astrid&lt;/author&gt;&lt;author&gt;Dvořák, Jiri&lt;/author&gt;&lt;/authors&gt;&lt;/contributors&gt;&lt;titles&gt;&lt;title&gt;Football injuries during the 2014 FIFA World Cup&lt;/title&gt;&lt;secondary-title&gt;Br J Sports Med&lt;/secondary-title&gt;&lt;/titles&gt;&lt;periodical&gt;&lt;full-title&gt;Br J Sports Med&lt;/full-title&gt;&lt;/periodical&gt;&lt;pages&gt;599-602&lt;/pages&gt;&lt;volume&gt;49&lt;/volume&gt;&lt;number&gt;9&lt;/number&gt;&lt;dates&gt;&lt;year&gt;2015&lt;/year&gt;&lt;/dates&gt;&lt;isbn&gt;0306-3674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Junge &amp; Dvořák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2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C447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AE25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A197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9487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CB46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A361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B3C9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F89D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C91C50" w14:textId="7E4C5A91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tr w:rsidR="00FC5A48" w:rsidRPr="004706B9" w14:paraId="79658B17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46DEE" w14:textId="6FDC2EB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Junge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1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A23F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2B92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5379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B156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0E3F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2760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6CD9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A455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2C2A74" w14:textId="499E0B0F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6A0E42FE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5E139" w14:textId="448C01ED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Junge&lt;/Author&gt;&lt;Year&gt;2004&lt;/Year&gt;&lt;RecNum&gt;371&lt;/RecNum&gt;&lt;record&gt;&lt;rec-number&gt;371&lt;/rec-number&gt;&lt;foreign-keys&gt;&lt;key app="EN" db-id="r0ezzzw05ez2fkerafqpza9wztrfs525fr2w"&gt;371&lt;/key&gt;&lt;/foreign-keys&gt;&lt;ref-type name="Journal Article"&gt;17&lt;/ref-type&gt;&lt;contributors&gt;&lt;authors&gt;&lt;author&gt;Junge, Astrid&lt;/author&gt;&lt;author&gt;Dvorak, Jiri&lt;/author&gt;&lt;author&gt;Graf-Baumann, Toni&lt;/author&gt;&lt;/authors&gt;&lt;/contributors&gt;&lt;titles&gt;&lt;title&gt;Football injuries during the World Cup 2002&lt;/title&gt;&lt;secondary-title&gt;The American Journal of Sports Medicine&lt;/secondary-title&gt;&lt;/titles&gt;&lt;periodical&gt;&lt;full-title&gt;The American Journal of Sports Medicine&lt;/full-title&gt;&lt;/periodical&gt;&lt;pages&gt;23S-27S&lt;/pages&gt;&lt;volume&gt;32&lt;/volume&gt;&lt;number&gt;1_suppl&lt;/number&gt;&lt;dates&gt;&lt;year&gt;2004&lt;/year&gt;&lt;/dates&gt;&lt;isbn&gt;0363-5465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Junge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18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E28E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37CD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9C91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F782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17071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3545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7F5A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81C9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73F1C1" w14:textId="523B6981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tr w:rsidR="00FC5A48" w:rsidRPr="004706B9" w14:paraId="4768E91B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CE7DC" w14:textId="0E059129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Kristenson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6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7B7B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0BF2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3024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F812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B66C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8948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7DE9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3C40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285C48" w14:textId="4C4B6B61" w:rsidR="00FC5A48" w:rsidRPr="004706B9" w:rsidRDefault="00A04691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7</w:t>
            </w:r>
          </w:p>
        </w:tc>
      </w:tr>
      <w:tr w:rsidR="00FC5A48" w:rsidRPr="004706B9" w14:paraId="2078FF9C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39E6E" w14:textId="56EC5BD6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Larrruskain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62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1B1D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02A5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5566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E37F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69B6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3B51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77F8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4837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0BA2FF" w14:textId="178AE942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55489761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2B799" w14:textId="79FF6C58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Lee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63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A3DB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DE30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C609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EBC5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D1FA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FF4B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C0CC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361F9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9EFC7A" w14:textId="47233915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41F7B4A8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453E1" w14:textId="5F115C17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Nielsen&lt;/Author&gt;&lt;Year&gt;1989&lt;/Year&gt;&lt;RecNum&gt;359&lt;/RecNum&gt;&lt;record&gt;&lt;rec-number&gt;359&lt;/rec-number&gt;&lt;foreign-keys&gt;&lt;key app="EN" db-id="r0ezzzw05ez2fkerafqpza9wztrfs525fr2w"&gt;359&lt;/key&gt;&lt;/foreign-keys&gt;&lt;ref-type name="Journal Article"&gt;17&lt;/ref-type&gt;&lt;contributors&gt;&lt;authors&gt;&lt;author&gt;Nielsen, Allan Buhl&lt;/author&gt;&lt;author&gt;Yde, Johannes&lt;/author&gt;&lt;/authors&gt;&lt;/contributors&gt;&lt;titles&gt;&lt;title&gt;Epidemiology and traumatology of injuries in soccer&lt;/title&gt;&lt;secondary-title&gt;The American Journal of Sports Medicine&lt;/secondary-title&gt;&lt;/titles&gt;&lt;periodical&gt;&lt;full-title&gt;The American Journal of Sports Medicine&lt;/full-title&gt;&lt;/periodical&gt;&lt;pages&gt;803-807&lt;/pages&gt;&lt;volume&gt;17&lt;/volume&gt;&lt;number&gt;6&lt;/number&gt;&lt;dates&gt;&lt;year&gt;1989&lt;/year&gt;&lt;/dates&gt;&lt;isbn&gt;0363-5465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Nielsen &amp; Yde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64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2D14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46CC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D3CF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62B4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7C52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D225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BE11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6F5A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F8B9AB" w14:textId="2D51A5A2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tr w:rsidR="00FC5A48" w:rsidRPr="004706B9" w14:paraId="6396F24B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A5B36" w14:textId="38386222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Noya&lt;/Author&gt;&lt;Year&gt;2014&lt;/Year&gt;&lt;RecNum&gt;138&lt;/RecNum&gt;&lt;record&gt;&lt;rec-number&gt;138&lt;/rec-number&gt;&lt;foreign-keys&gt;&lt;key app="EN" db-id="r0ezzzw05ez2fkerafqpza9wztrfs525fr2w"&gt;138&lt;/key&gt;&lt;/foreign-keys&gt;&lt;ref-type name="Journal Article"&gt;17&lt;/ref-type&gt;&lt;contributors&gt;&lt;authors&gt;&lt;author&gt;Noya, Javier&lt;/author&gt;&lt;author&gt;Gómez-Carmona, Pedro M&lt;/author&gt;&lt;author&gt;Gracia-Marco, Luis&lt;/author&gt;&lt;author&gt;Moliner-Urdiales, Diego&lt;/author&gt;&lt;author&gt;Sillero-Quintana, Manuel&lt;/author&gt;&lt;/authors&gt;&lt;/contributors&gt;&lt;titles&gt;&lt;title&gt;Epidemiology of injuries in First Division Spanish football&lt;/title&gt;&lt;secondary-title&gt;Journal of sports sciences&lt;/secondary-title&gt;&lt;/titles&gt;&lt;periodical&gt;&lt;full-title&gt;Journal of sports sciences&lt;/full-title&gt;&lt;/periodical&gt;&lt;pages&gt;1263-1270&lt;/pages&gt;&lt;volume&gt;32&lt;/volume&gt;&lt;number&gt;13&lt;/number&gt;&lt;dates&gt;&lt;year&gt;2014&lt;/year&gt;&lt;/dates&gt;&lt;isbn&gt;0264-0414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Noya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 xml:space="preserve">65 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9F9B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DA5D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F0F9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20A0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6C7B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386E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BFC3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7230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C32CB6" w14:textId="304C0AE0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598A3B7F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A1F95" w14:textId="4FC2DA69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Noya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66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A660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8FEA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DF38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37D4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A824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F422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96CE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4474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C55CEA" w14:textId="7049F0BD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2117F59A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963B6" w14:textId="5F3A6A6A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Pedrinelli&lt;/Author&gt;&lt;Year&gt;2013&lt;/Year&gt;&lt;RecNum&gt;363&lt;/RecNum&gt;&lt;record&gt;&lt;rec-number&gt;363&lt;/rec-number&gt;&lt;foreign-keys&gt;&lt;key app="EN" db-id="r0ezzzw05ez2fkerafqpza9wztrfs525fr2w"&gt;363&lt;/key&gt;&lt;/foreign-keys&gt;&lt;ref-type name="Journal Article"&gt;17&lt;/ref-type&gt;&lt;contributors&gt;&lt;authors&gt;&lt;author&gt;Pedrinelli, André&lt;/author&gt;&lt;author&gt;da Cunha Filho, Gilberto Amado Rodrigues&lt;/author&gt;&lt;author&gt;Thiele, Edilson Schwansee&lt;/author&gt;&lt;author&gt;Kullak, Osvaldo Pangrazio&lt;/author&gt;&lt;/authors&gt;&lt;/contributors&gt;&lt;titles&gt;&lt;title&gt;Epidemiological study on professional football injuries during the 2011 Copa America, Argentina&lt;/title&gt;&lt;secondary-title&gt;Revista Brasileira de Ortopedia (English Edition)&lt;/secondary-title&gt;&lt;/titles&gt;&lt;periodical&gt;&lt;full-title&gt;Revista Brasileira de Ortopedia (English Edition)&lt;/full-title&gt;&lt;/periodical&gt;&lt;pages&gt;131-136&lt;/pages&gt;&lt;volume&gt;48&lt;/volume&gt;&lt;number&gt;2&lt;/number&gt;&lt;dates&gt;&lt;year&gt;2013&lt;/year&gt;&lt;/dates&gt;&lt;isbn&gt;2255-4971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Pedrinelli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67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2F82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71BD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3732E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CDB0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CB74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C0B1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2FD9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7BAE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23B65E" w14:textId="5FA579CB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tr w:rsidR="00FC5A48" w:rsidRPr="004706B9" w14:paraId="63BBA6A7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5CEAE" w14:textId="50837C0A" w:rsidR="00FC5A48" w:rsidRPr="004706B9" w:rsidRDefault="00FC5A48" w:rsidP="000E1459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begin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instrText xml:space="preserve"> ADDIN EN.CITE &lt;EndNote&gt;&lt;Cite Hidden="1"&gt;&lt;Author&gt;Poulsen&lt;/Author&gt;&lt;Year&gt;1991&lt;/Year&gt;&lt;RecNum&gt;364&lt;/RecNum&gt;&lt;record&gt;&lt;rec-number&gt;364&lt;/rec-number&gt;&lt;foreign-keys&gt;&lt;key app="EN" db-id="r0ezzzw05ez2fkerafqpza9wztrfs525fr2w"&gt;364&lt;/key&gt;&lt;/foreign-keys&gt;&lt;ref-type name="Journal Article"&gt;17&lt;/ref-type&gt;&lt;contributors&gt;&lt;authors&gt;&lt;author&gt;Poulsen, TD&lt;/author&gt;&lt;author&gt;Freund, KG&lt;/author&gt;&lt;author&gt;Madsen, F&lt;/author&gt;&lt;author&gt;Sandvej, K&lt;/author&gt;&lt;/authors&gt;&lt;/contributors&gt;&lt;titles&gt;&lt;title&gt;Injuries in high-skilled and low-skilled soccer: a prospective study&lt;/title&gt;&lt;secondary-title&gt;British Journal of Sports Medicine&lt;/secondary-title&gt;&lt;/titles&gt;&lt;periodical&gt;&lt;full-title&gt;British journal of sports medicine&lt;/full-title&gt;&lt;/periodical&gt;&lt;pages&gt;151-153&lt;/pages&gt;&lt;volume&gt;25&lt;/volume&gt;&lt;number&gt;3&lt;/number&gt;&lt;dates&gt;&lt;year&gt;1991&lt;/year&gt;&lt;/dates&gt;&lt;isbn&gt;0306-3674&lt;/isbn&gt;&lt;urls&gt;&lt;/urls&gt;&lt;/record&gt;&lt;/Cite&gt;&lt;/EndNote&gt;</w:instrText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fldChar w:fldCharType="end"/>
            </w: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Poulsen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68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6AE1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22F8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6AEA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BD8A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22FC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505E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lang w:val="en-GB" w:eastAsia="es-ES"/>
              </w:rPr>
            </w:pP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0E32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8619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0DE94A" w14:textId="6A3E59C1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tr w:rsidR="00FC5A48" w:rsidRPr="004706B9" w14:paraId="5CA2E41C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54EA7" w14:textId="49EE05E9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Reis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69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72B6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97E0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51B2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99A3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E3534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9CB7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EE21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4EBC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85372F" w14:textId="7506285D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08511B55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5DE6F" w14:textId="2EEEEDF9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lastRenderedPageBreak/>
              <w:t>Shalaj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70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3477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9F69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63F46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15EF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46CA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014B7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76515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D9DB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C14A6D" w14:textId="08475D2B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5181FFC4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2365D" w14:textId="5F86190D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Stubbe et al.</w:t>
            </w:r>
            <w:r w:rsidRPr="004706B9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71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C6740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1D772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2F80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2137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21598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0ACEB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6730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4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8EF6C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5BB6D5" w14:textId="34CDE4F5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8</w:t>
            </w:r>
          </w:p>
        </w:tc>
      </w:tr>
      <w:tr w:rsidR="00FC5A48" w:rsidRPr="004706B9" w14:paraId="363B3C0C" w14:textId="77777777" w:rsidTr="00EC68C5">
        <w:trPr>
          <w:trHeight w:val="312"/>
          <w:jc w:val="center"/>
        </w:trPr>
        <w:tc>
          <w:tcPr>
            <w:tcW w:w="183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3DDBBF" w14:textId="360DF52C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Waldén et al.</w:t>
            </w:r>
            <w:r w:rsidRPr="004706B9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s-ES"/>
              </w:rPr>
              <w:t>21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23E42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 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F5C8F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2AF60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8AAFF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8EA2F3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9D146D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258B8F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 </w:t>
            </w:r>
          </w:p>
        </w:tc>
        <w:tc>
          <w:tcPr>
            <w:tcW w:w="4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67F7CA" w14:textId="77777777" w:rsidR="00FC5A48" w:rsidRPr="004706B9" w:rsidRDefault="00FC5A48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*</w:t>
            </w:r>
          </w:p>
        </w:tc>
        <w:tc>
          <w:tcPr>
            <w:tcW w:w="6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AE27D6" w14:textId="59D55688" w:rsidR="00FC5A48" w:rsidRPr="004706B9" w:rsidRDefault="00A04691" w:rsidP="00A04691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  <w:r w:rsidRPr="004706B9"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  <w:t>6</w:t>
            </w:r>
          </w:p>
        </w:tc>
      </w:tr>
      <w:bookmarkEnd w:id="1"/>
      <w:tr w:rsidR="00F47697" w:rsidRPr="004706B9" w14:paraId="33EC55D7" w14:textId="77777777" w:rsidTr="00EC68C5">
        <w:trPr>
          <w:trHeight w:val="312"/>
          <w:jc w:val="center"/>
        </w:trPr>
        <w:tc>
          <w:tcPr>
            <w:tcW w:w="5000" w:type="pct"/>
            <w:gridSpan w:val="10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7B6324" w14:textId="51A8AE39" w:rsidR="00F47697" w:rsidRPr="004706B9" w:rsidRDefault="00F47697" w:rsidP="000B4C1B">
            <w:pPr>
              <w:snapToGrid w:val="0"/>
              <w:jc w:val="both"/>
              <w:rPr>
                <w:rFonts w:ascii="Times New Roman" w:hAnsi="Times New Roman" w:cs="Times New Roman"/>
                <w:lang w:val="en-GB"/>
              </w:rPr>
            </w:pPr>
            <w:r w:rsidRPr="004706B9">
              <w:rPr>
                <w:rFonts w:ascii="Times New Roman" w:hAnsi="Times New Roman" w:cs="Times New Roman"/>
                <w:lang w:val="en-GB"/>
              </w:rPr>
              <w:t xml:space="preserve">Criteria for assessing risk of bias: (1) description or type </w:t>
            </w:r>
            <w:bookmarkStart w:id="2" w:name="_Hlk508899981"/>
            <w:r w:rsidRPr="004706B9">
              <w:rPr>
                <w:rFonts w:ascii="Times New Roman" w:hAnsi="Times New Roman" w:cs="Times New Roman"/>
                <w:lang w:val="en-GB"/>
              </w:rPr>
              <w:t>of football players</w:t>
            </w:r>
            <w:bookmarkEnd w:id="2"/>
            <w:r w:rsidRPr="004706B9">
              <w:rPr>
                <w:rFonts w:ascii="Times New Roman" w:hAnsi="Times New Roman" w:cs="Times New Roman"/>
                <w:lang w:val="en-GB"/>
              </w:rPr>
              <w:t xml:space="preserve">; (2) definition of injury; (3) representativeness of the exposed cohort; </w:t>
            </w:r>
            <w:r w:rsidR="00DE597B" w:rsidRPr="004706B9">
              <w:rPr>
                <w:rFonts w:ascii="Times New Roman" w:hAnsi="Times New Roman" w:cs="Times New Roman"/>
                <w:lang w:val="en-GB"/>
              </w:rPr>
              <w:t>(4</w:t>
            </w:r>
            <w:r w:rsidRPr="004706B9">
              <w:rPr>
                <w:rFonts w:ascii="Times New Roman" w:hAnsi="Times New Roman" w:cs="Times New Roman"/>
                <w:lang w:val="en-GB"/>
              </w:rPr>
              <w:t xml:space="preserve">) ascertainment of exposure; (6) demonstration that outcome of interest was not present at start of study; </w:t>
            </w:r>
            <w:r w:rsidR="00DE597B" w:rsidRPr="004706B9">
              <w:rPr>
                <w:rFonts w:ascii="Times New Roman" w:hAnsi="Times New Roman" w:cs="Times New Roman"/>
                <w:lang w:val="en-GB"/>
              </w:rPr>
              <w:t>(6) assessment of outcome; (7</w:t>
            </w:r>
            <w:r w:rsidRPr="004706B9">
              <w:rPr>
                <w:rFonts w:ascii="Times New Roman" w:hAnsi="Times New Roman" w:cs="Times New Roman"/>
                <w:lang w:val="en-GB"/>
              </w:rPr>
              <w:t>) was follow-up long e</w:t>
            </w:r>
            <w:r w:rsidR="00DE597B" w:rsidRPr="004706B9">
              <w:rPr>
                <w:rFonts w:ascii="Times New Roman" w:hAnsi="Times New Roman" w:cs="Times New Roman"/>
                <w:lang w:val="en-GB"/>
              </w:rPr>
              <w:t>nough for outcomes to occur; (8</w:t>
            </w:r>
            <w:r w:rsidRPr="004706B9">
              <w:rPr>
                <w:rFonts w:ascii="Times New Roman" w:hAnsi="Times New Roman" w:cs="Times New Roman"/>
                <w:lang w:val="en-GB"/>
              </w:rPr>
              <w:t>) adequacy of follow-up of coh</w:t>
            </w:r>
            <w:r w:rsidR="00DE597B" w:rsidRPr="004706B9">
              <w:rPr>
                <w:rFonts w:ascii="Times New Roman" w:hAnsi="Times New Roman" w:cs="Times New Roman"/>
                <w:lang w:val="en-GB"/>
              </w:rPr>
              <w:t>orts.</w:t>
            </w:r>
          </w:p>
          <w:p w14:paraId="2D971A32" w14:textId="77777777" w:rsidR="00F47697" w:rsidRPr="004706B9" w:rsidRDefault="00F47697" w:rsidP="000B4C1B">
            <w:pPr>
              <w:snapToGrid w:val="0"/>
              <w:rPr>
                <w:rFonts w:ascii="Times New Roman" w:hAnsi="Times New Roman" w:cs="Times New Roman"/>
                <w:lang w:val="en-GB"/>
              </w:rPr>
            </w:pPr>
            <w:r w:rsidRPr="004706B9">
              <w:rPr>
                <w:rFonts w:ascii="Times New Roman" w:hAnsi="Times New Roman" w:cs="Times New Roman"/>
                <w:lang w:val="en-GB"/>
              </w:rPr>
              <w:t>*Star(s) awarded for each criterion.</w:t>
            </w:r>
          </w:p>
          <w:p w14:paraId="18D4B9E5" w14:textId="77777777" w:rsidR="00F47697" w:rsidRPr="004706B9" w:rsidRDefault="00F47697" w:rsidP="000B4C1B">
            <w:pPr>
              <w:snapToGrid w:val="0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es-ES"/>
              </w:rPr>
            </w:pPr>
          </w:p>
        </w:tc>
      </w:tr>
    </w:tbl>
    <w:p w14:paraId="0CA5F62B" w14:textId="77777777" w:rsidR="000B4C1B" w:rsidRPr="00C24833" w:rsidRDefault="000B4C1B" w:rsidP="007338DE">
      <w:pPr>
        <w:spacing w:line="360" w:lineRule="auto"/>
        <w:rPr>
          <w:rFonts w:ascii="Times New Roman" w:hAnsi="Times New Roman" w:cs="Times New Roman"/>
          <w:sz w:val="22"/>
          <w:szCs w:val="22"/>
          <w:lang w:val="en-GB"/>
        </w:rPr>
      </w:pPr>
    </w:p>
    <w:sectPr w:rsidR="000B4C1B" w:rsidRPr="00C24833" w:rsidSect="00066CD5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47697"/>
    <w:rsid w:val="00066CD5"/>
    <w:rsid w:val="00071835"/>
    <w:rsid w:val="000B4C1B"/>
    <w:rsid w:val="000E1459"/>
    <w:rsid w:val="00155453"/>
    <w:rsid w:val="00192972"/>
    <w:rsid w:val="001B1E0D"/>
    <w:rsid w:val="0026178E"/>
    <w:rsid w:val="004042F3"/>
    <w:rsid w:val="004706B9"/>
    <w:rsid w:val="004B1BA2"/>
    <w:rsid w:val="007338DE"/>
    <w:rsid w:val="00A04691"/>
    <w:rsid w:val="00A344D9"/>
    <w:rsid w:val="00A4251C"/>
    <w:rsid w:val="00B83573"/>
    <w:rsid w:val="00BC4476"/>
    <w:rsid w:val="00C1244A"/>
    <w:rsid w:val="00C24833"/>
    <w:rsid w:val="00DE597B"/>
    <w:rsid w:val="00EC3C99"/>
    <w:rsid w:val="00EC68C5"/>
    <w:rsid w:val="00EF76E7"/>
    <w:rsid w:val="00F47697"/>
    <w:rsid w:val="00F91F5B"/>
    <w:rsid w:val="00FC5A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E42D2EA"/>
  <w15:chartTrackingRefBased/>
  <w15:docId w15:val="{496D5C56-98CD-0E4F-8D1A-20F90E52F6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comentario">
    <w:name w:val="annotation reference"/>
    <w:basedOn w:val="Fuentedeprrafopredeter"/>
    <w:uiPriority w:val="99"/>
    <w:semiHidden/>
    <w:unhideWhenUsed/>
    <w:rsid w:val="00F4769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F47697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F47697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F4769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F47697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F47697"/>
    <w:rPr>
      <w:rFonts w:ascii="Times New Roman" w:hAnsi="Times New Roman" w:cs="Times New Roman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47697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2316</Words>
  <Characters>12738</Characters>
  <Application>Microsoft Office Word</Application>
  <DocSecurity>0</DocSecurity>
  <Lines>106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isco Ayala rodriguez</dc:creator>
  <cp:keywords/>
  <dc:description/>
  <cp:lastModifiedBy>Alejandro López</cp:lastModifiedBy>
  <cp:revision>10</cp:revision>
  <dcterms:created xsi:type="dcterms:W3CDTF">2018-09-26T16:50:00Z</dcterms:created>
  <dcterms:modified xsi:type="dcterms:W3CDTF">2018-12-08T11:22:00Z</dcterms:modified>
</cp:coreProperties>
</file>